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949B6C" w14:textId="7F6D8B93" w:rsidR="00DF0082" w:rsidRDefault="00DF0082" w:rsidP="00DF0082">
      <w:pPr>
        <w:spacing w:line="240" w:lineRule="auto"/>
        <w:rPr>
          <w:rFonts w:ascii="Calibri" w:eastAsia="Times New Roman" w:hAnsi="Calibri" w:cs="Calibri"/>
          <w:b/>
          <w:bCs/>
          <w:color w:val="000000"/>
        </w:rPr>
      </w:pPr>
      <w:r w:rsidRPr="00DF0082">
        <w:rPr>
          <w:rFonts w:ascii="Calibri" w:eastAsia="Times New Roman" w:hAnsi="Calibri" w:cs="Calibri"/>
          <w:b/>
          <w:bCs/>
          <w:color w:val="000000"/>
        </w:rPr>
        <w:t>SUPPLEMENTARY MATERIAL </w:t>
      </w:r>
    </w:p>
    <w:p w14:paraId="2890834F" w14:textId="77777777" w:rsidR="00DF0082" w:rsidRPr="00DF0082" w:rsidRDefault="00DF0082" w:rsidP="00DF0082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F1B5E38" w14:textId="469E3E98" w:rsidR="00DF0082" w:rsidRPr="00DF0082" w:rsidRDefault="00DF0082" w:rsidP="00DF0082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DF0082">
        <w:rPr>
          <w:rFonts w:ascii="Calibri" w:eastAsia="Times New Roman" w:hAnsi="Calibri" w:cs="Calibri"/>
          <w:b/>
          <w:bCs/>
          <w:color w:val="000000"/>
        </w:rPr>
        <w:t>Table e-1. Benzodiazepine and non-benzodiazepine anti-seizure medication recommended doses.</w:t>
      </w:r>
      <w:r>
        <w:rPr>
          <w:rFonts w:ascii="Calibri" w:eastAsia="Times New Roman" w:hAnsi="Calibri" w:cs="Calibri"/>
          <w:b/>
          <w:bCs/>
          <w:color w:val="000000"/>
        </w:rPr>
        <w:fldChar w:fldCharType="begin">
          <w:fldData xml:space="preserve">PEVuZE5vdGU+PENpdGU+PEF1dGhvcj5Ccm9waHk8L0F1dGhvcj48WWVhcj4yMDEyPC9ZZWFyPjxS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</w:fldData>
        </w:fldChar>
      </w:r>
      <w:r>
        <w:rPr>
          <w:rFonts w:ascii="Calibri" w:eastAsia="Times New Roman" w:hAnsi="Calibri" w:cs="Calibri"/>
          <w:b/>
          <w:bCs/>
          <w:color w:val="000000"/>
        </w:rPr>
        <w:instrText xml:space="preserve"> ADDIN EN.CITE </w:instrText>
      </w:r>
      <w:r>
        <w:rPr>
          <w:rFonts w:ascii="Calibri" w:eastAsia="Times New Roman" w:hAnsi="Calibri" w:cs="Calibri"/>
          <w:b/>
          <w:bCs/>
          <w:color w:val="000000"/>
        </w:rPr>
        <w:fldChar w:fldCharType="begin">
          <w:fldData xml:space="preserve">PEVuZE5vdGU+PENpdGU+PEF1dGhvcj5Ccm9waHk8L0F1dGhvcj48WWVhcj4yMDEyPC9ZZWFyPjxS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</w:fldData>
        </w:fldChar>
      </w:r>
      <w:r>
        <w:rPr>
          <w:rFonts w:ascii="Calibri" w:eastAsia="Times New Roman" w:hAnsi="Calibri" w:cs="Calibri"/>
          <w:b/>
          <w:bCs/>
          <w:color w:val="000000"/>
        </w:rPr>
        <w:instrText xml:space="preserve"> ADDIN EN.CITE.DATA </w:instrText>
      </w:r>
      <w:r>
        <w:rPr>
          <w:rFonts w:ascii="Calibri" w:eastAsia="Times New Roman" w:hAnsi="Calibri" w:cs="Calibri"/>
          <w:b/>
          <w:bCs/>
          <w:color w:val="000000"/>
        </w:rPr>
      </w:r>
      <w:r>
        <w:rPr>
          <w:rFonts w:ascii="Calibri" w:eastAsia="Times New Roman" w:hAnsi="Calibri" w:cs="Calibri"/>
          <w:b/>
          <w:bCs/>
          <w:color w:val="000000"/>
        </w:rPr>
        <w:fldChar w:fldCharType="end"/>
      </w:r>
      <w:r>
        <w:rPr>
          <w:rFonts w:ascii="Calibri" w:eastAsia="Times New Roman" w:hAnsi="Calibri" w:cs="Calibri"/>
          <w:b/>
          <w:bCs/>
          <w:color w:val="000000"/>
        </w:rPr>
        <w:fldChar w:fldCharType="separate"/>
      </w:r>
      <w:r w:rsidRPr="00DF0082">
        <w:rPr>
          <w:rFonts w:ascii="Calibri" w:eastAsia="Times New Roman" w:hAnsi="Calibri" w:cs="Calibri"/>
          <w:b/>
          <w:bCs/>
          <w:noProof/>
          <w:color w:val="000000"/>
          <w:vertAlign w:val="superscript"/>
        </w:rPr>
        <w:t>1, 2</w:t>
      </w:r>
      <w:r>
        <w:rPr>
          <w:rFonts w:ascii="Calibri" w:eastAsia="Times New Roman" w:hAnsi="Calibri" w:cs="Calibri"/>
          <w:b/>
          <w:bCs/>
          <w:color w:val="000000"/>
        </w:rPr>
        <w:fldChar w:fldCharType="end"/>
      </w:r>
    </w:p>
    <w:p w14:paraId="67FA6EF8" w14:textId="77777777" w:rsidR="00DF0082" w:rsidRPr="00DF0082" w:rsidRDefault="00DF0082" w:rsidP="00DF008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446"/>
        <w:gridCol w:w="953"/>
        <w:gridCol w:w="1887"/>
        <w:gridCol w:w="2978"/>
      </w:tblGrid>
      <w:tr w:rsidR="00DF0082" w:rsidRPr="00DF0082" w14:paraId="4234DB0B" w14:textId="77777777" w:rsidTr="00DF008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D801E20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</w:rPr>
              <w:t>Medication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7107909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</w:rPr>
              <w:t>Route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E0005B8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</w:rPr>
              <w:t>Age/weight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1E82735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</w:rPr>
              <w:t>Minimum recommended dose</w:t>
            </w:r>
          </w:p>
        </w:tc>
      </w:tr>
      <w:tr w:rsidR="00DF0082" w:rsidRPr="00DF0082" w14:paraId="7DB64230" w14:textId="77777777" w:rsidTr="00DF0082">
        <w:tc>
          <w:tcPr>
            <w:tcW w:w="0" w:type="auto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0C41715" w14:textId="77777777" w:rsidR="00DF0082" w:rsidRPr="00DF0082" w:rsidRDefault="00DF0082" w:rsidP="00DF00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</w:rPr>
              <w:t>BENZODIAZEPINES</w:t>
            </w:r>
          </w:p>
        </w:tc>
      </w:tr>
      <w:tr w:rsidR="00DF0082" w:rsidRPr="00DF0082" w14:paraId="17F439CB" w14:textId="77777777" w:rsidTr="00DF008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416292B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Lorazepam</w:t>
            </w:r>
          </w:p>
          <w:p w14:paraId="7136340E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           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777EA55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V/IM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E65926C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&lt;40 kg </w:t>
            </w:r>
          </w:p>
          <w:p w14:paraId="79AF2760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&gt;40 kg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F868E87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0 mg/kg</w:t>
            </w:r>
          </w:p>
          <w:p w14:paraId="7816A63C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 mg/dose</w:t>
            </w:r>
          </w:p>
        </w:tc>
      </w:tr>
      <w:tr w:rsidR="00DF0082" w:rsidRPr="00DF0082" w14:paraId="63C8E900" w14:textId="77777777" w:rsidTr="00DF008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F59ED1A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Diazepam</w:t>
            </w:r>
          </w:p>
          <w:p w14:paraId="07E9B572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BE29654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R</w:t>
            </w:r>
          </w:p>
          <w:p w14:paraId="2EADEC09" w14:textId="77777777" w:rsidR="00DF0082" w:rsidRPr="00DF0082" w:rsidRDefault="00DF0082" w:rsidP="00DF0082">
            <w:pPr>
              <w:spacing w:after="24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</w:p>
          <w:p w14:paraId="6144CEBD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V/IO/PO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7BC0EB7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&lt;2 years </w:t>
            </w:r>
          </w:p>
          <w:p w14:paraId="748D4517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-5 years </w:t>
            </w:r>
          </w:p>
          <w:p w14:paraId="6AA06F8D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-11 years </w:t>
            </w:r>
          </w:p>
          <w:p w14:paraId="27E45927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&gt;12 years </w:t>
            </w:r>
          </w:p>
          <w:p w14:paraId="7E3CFA57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&lt;66.6 kg </w:t>
            </w:r>
          </w:p>
          <w:p w14:paraId="045CDF42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≥66.6 kg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9ED9FFE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  <w:p w14:paraId="2C1FDC3E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50 mg/kg</w:t>
            </w:r>
          </w:p>
          <w:p w14:paraId="5D5111DC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30 mg/kg</w:t>
            </w:r>
          </w:p>
          <w:p w14:paraId="0A270EE0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20 mg/kg</w:t>
            </w:r>
          </w:p>
          <w:p w14:paraId="177254B6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5 mg/kg</w:t>
            </w:r>
          </w:p>
          <w:p w14:paraId="1828797A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0 mg/dose</w:t>
            </w:r>
          </w:p>
        </w:tc>
      </w:tr>
      <w:tr w:rsidR="00DF0082" w:rsidRPr="00DF0082" w14:paraId="302CA8A7" w14:textId="77777777" w:rsidTr="00DF008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D9FA13C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Midazolam</w:t>
            </w:r>
          </w:p>
          <w:p w14:paraId="5FF9346A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       </w:t>
            </w:r>
          </w:p>
          <w:p w14:paraId="765CBA7E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  <w:p w14:paraId="5E6B7ADE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C5583AB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M</w:t>
            </w:r>
          </w:p>
          <w:p w14:paraId="57A91BF9" w14:textId="77777777" w:rsidR="00DF0082" w:rsidRPr="00DF0082" w:rsidRDefault="00DF0082" w:rsidP="00DF0082">
            <w:pPr>
              <w:spacing w:after="24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  <w:p w14:paraId="0DA30C08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V</w:t>
            </w:r>
          </w:p>
          <w:p w14:paraId="431149F3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N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94ECE37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&lt;13 kg </w:t>
            </w:r>
          </w:p>
          <w:p w14:paraId="2F49CCC7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3-40 kg </w:t>
            </w:r>
          </w:p>
          <w:p w14:paraId="3D41BBFE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&gt;40 kg </w:t>
            </w:r>
          </w:p>
          <w:p w14:paraId="1DD5E6FA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20AC748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20 mg/kg</w:t>
            </w:r>
          </w:p>
          <w:p w14:paraId="628BF36A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 mg/dose</w:t>
            </w:r>
          </w:p>
          <w:p w14:paraId="2E0616AE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0 mg/dose</w:t>
            </w:r>
          </w:p>
          <w:p w14:paraId="3AA0DDA3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20 mg/kg</w:t>
            </w:r>
          </w:p>
          <w:p w14:paraId="48639A8B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20 mg/kg</w:t>
            </w:r>
          </w:p>
        </w:tc>
      </w:tr>
      <w:tr w:rsidR="00DF0082" w:rsidRPr="00DF0082" w14:paraId="1991CE12" w14:textId="77777777" w:rsidTr="00DF008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C4EE68F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Clonazepam</w:t>
            </w:r>
          </w:p>
          <w:p w14:paraId="39EFD843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14853CA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O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EC330DF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&lt;10 years or &lt; 30 kg </w:t>
            </w:r>
          </w:p>
          <w:p w14:paraId="71368F3C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≥10 years or ≥ 30 kg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521E1CA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1 mg/kg</w:t>
            </w:r>
          </w:p>
          <w:p w14:paraId="0FDFD8EE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5 mg/dose</w:t>
            </w:r>
          </w:p>
        </w:tc>
      </w:tr>
      <w:tr w:rsidR="00DF0082" w:rsidRPr="00DF0082" w14:paraId="277647CB" w14:textId="77777777" w:rsidTr="00DF0082">
        <w:tc>
          <w:tcPr>
            <w:tcW w:w="0" w:type="auto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99B5771" w14:textId="77777777" w:rsidR="00DF0082" w:rsidRPr="00DF0082" w:rsidRDefault="00DF0082" w:rsidP="00DF00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</w:rPr>
              <w:t>NON-BENZODIAZEPINE ANTI-SEIZURE MEDICATIONS</w:t>
            </w:r>
          </w:p>
        </w:tc>
      </w:tr>
      <w:tr w:rsidR="00DF0082" w:rsidRPr="00DF0082" w14:paraId="6F0AB0F2" w14:textId="77777777" w:rsidTr="00DF008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FAD03FE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Fosphenytoin</w:t>
            </w: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B7F31E4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9A9D32A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316DC36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 mg PE/kg</w:t>
            </w:r>
          </w:p>
        </w:tc>
      </w:tr>
      <w:tr w:rsidR="00DF0082" w:rsidRPr="00DF0082" w14:paraId="0B74DCED" w14:textId="77777777" w:rsidTr="00DF008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8333000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Levetiracetam</w:t>
            </w: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EC51BAF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AC3DE71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7397509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&lt; 75 Kg: 20 mg/kg </w:t>
            </w:r>
          </w:p>
          <w:p w14:paraId="624BA7E5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&gt; 75 Kg: 1000 mg</w:t>
            </w:r>
          </w:p>
        </w:tc>
      </w:tr>
      <w:tr w:rsidR="00DF0082" w:rsidRPr="00DF0082" w14:paraId="4BE405CE" w14:textId="77777777" w:rsidTr="00DF008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D4C36AF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henobarbital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FDA8F19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EB07C69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3A1A92D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 mg/kg</w:t>
            </w:r>
          </w:p>
        </w:tc>
      </w:tr>
      <w:tr w:rsidR="00DF0082" w:rsidRPr="00DF0082" w14:paraId="59ECA8AE" w14:textId="77777777" w:rsidTr="00DF008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5BF7D3E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Valproic acid</w:t>
            </w: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E3458FD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946B4DB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8951253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 mg/kg</w:t>
            </w:r>
          </w:p>
        </w:tc>
      </w:tr>
      <w:tr w:rsidR="00DF0082" w:rsidRPr="00DF0082" w14:paraId="27116EF9" w14:textId="77777777" w:rsidTr="00DF008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71013B2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henytoin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ED0707F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D78BA5D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B924FF0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 mg/kg</w:t>
            </w:r>
          </w:p>
        </w:tc>
      </w:tr>
      <w:tr w:rsidR="00DF0082" w:rsidRPr="00DF0082" w14:paraId="710AE2C6" w14:textId="77777777" w:rsidTr="00DF008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2DB168E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DF00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Lacosamide</w:t>
            </w:r>
            <w:proofErr w:type="spellEnd"/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9FD2619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FAB3EC2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79382B9" w14:textId="77777777" w:rsidR="00DF0082" w:rsidRPr="00DF0082" w:rsidRDefault="00DF0082" w:rsidP="00DF008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08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0 mg</w:t>
            </w:r>
          </w:p>
        </w:tc>
      </w:tr>
    </w:tbl>
    <w:p w14:paraId="49AAB19A" w14:textId="77777777" w:rsidR="00DF0082" w:rsidRPr="00DF0082" w:rsidRDefault="00DF0082" w:rsidP="00DF008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346C3B89" w14:textId="77777777" w:rsidR="00DF0082" w:rsidRPr="00DF0082" w:rsidRDefault="00DF0082" w:rsidP="00DF0082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DF0082">
        <w:rPr>
          <w:rFonts w:ascii="Calibri" w:eastAsia="Times New Roman" w:hAnsi="Calibri" w:cs="Calibri"/>
          <w:b/>
          <w:bCs/>
          <w:color w:val="000000"/>
          <w:u w:val="single"/>
        </w:rPr>
        <w:t>Legend</w:t>
      </w:r>
      <w:r w:rsidRPr="00DF0082">
        <w:rPr>
          <w:rFonts w:ascii="Calibri" w:eastAsia="Times New Roman" w:hAnsi="Calibri" w:cs="Calibri"/>
          <w:b/>
          <w:bCs/>
          <w:color w:val="000000"/>
        </w:rPr>
        <w:t>: Abbreviations: IM:</w:t>
      </w:r>
      <w:r w:rsidRPr="00DF0082">
        <w:rPr>
          <w:rFonts w:ascii="Calibri" w:eastAsia="Times New Roman" w:hAnsi="Calibri" w:cs="Calibri"/>
          <w:color w:val="000000"/>
        </w:rPr>
        <w:t xml:space="preserve"> intramuscular, </w:t>
      </w:r>
      <w:r w:rsidRPr="00DF0082">
        <w:rPr>
          <w:rFonts w:ascii="Calibri" w:eastAsia="Times New Roman" w:hAnsi="Calibri" w:cs="Calibri"/>
          <w:b/>
          <w:bCs/>
          <w:color w:val="000000"/>
        </w:rPr>
        <w:t>IN:</w:t>
      </w:r>
      <w:r w:rsidRPr="00DF0082">
        <w:rPr>
          <w:rFonts w:ascii="Calibri" w:eastAsia="Times New Roman" w:hAnsi="Calibri" w:cs="Calibri"/>
          <w:color w:val="000000"/>
        </w:rPr>
        <w:t xml:space="preserve"> intranasal, </w:t>
      </w:r>
      <w:r w:rsidRPr="00DF0082">
        <w:rPr>
          <w:rFonts w:ascii="Calibri" w:eastAsia="Times New Roman" w:hAnsi="Calibri" w:cs="Calibri"/>
          <w:b/>
          <w:bCs/>
          <w:color w:val="000000"/>
        </w:rPr>
        <w:t>IO:</w:t>
      </w:r>
      <w:r w:rsidRPr="00DF0082">
        <w:rPr>
          <w:rFonts w:ascii="Calibri" w:eastAsia="Times New Roman" w:hAnsi="Calibri" w:cs="Calibri"/>
          <w:color w:val="000000"/>
        </w:rPr>
        <w:t xml:space="preserve"> intraosseous, </w:t>
      </w:r>
      <w:r w:rsidRPr="00DF0082">
        <w:rPr>
          <w:rFonts w:ascii="Calibri" w:eastAsia="Times New Roman" w:hAnsi="Calibri" w:cs="Calibri"/>
          <w:b/>
          <w:bCs/>
          <w:color w:val="000000"/>
        </w:rPr>
        <w:t>IV:</w:t>
      </w:r>
      <w:r w:rsidRPr="00DF0082">
        <w:rPr>
          <w:rFonts w:ascii="Calibri" w:eastAsia="Times New Roman" w:hAnsi="Calibri" w:cs="Calibri"/>
          <w:color w:val="000000"/>
        </w:rPr>
        <w:t xml:space="preserve"> intravenous, </w:t>
      </w:r>
      <w:r w:rsidRPr="00DF0082">
        <w:rPr>
          <w:rFonts w:ascii="Calibri" w:eastAsia="Times New Roman" w:hAnsi="Calibri" w:cs="Calibri"/>
          <w:b/>
          <w:bCs/>
          <w:color w:val="000000"/>
        </w:rPr>
        <w:t>kg:</w:t>
      </w:r>
      <w:r w:rsidRPr="00DF0082">
        <w:rPr>
          <w:rFonts w:ascii="Calibri" w:eastAsia="Times New Roman" w:hAnsi="Calibri" w:cs="Calibri"/>
          <w:color w:val="000000"/>
        </w:rPr>
        <w:t xml:space="preserve"> kilogram, </w:t>
      </w:r>
      <w:r w:rsidRPr="00DF0082">
        <w:rPr>
          <w:rFonts w:ascii="Calibri" w:eastAsia="Times New Roman" w:hAnsi="Calibri" w:cs="Calibri"/>
          <w:b/>
          <w:bCs/>
          <w:color w:val="000000"/>
        </w:rPr>
        <w:t>mg:</w:t>
      </w:r>
      <w:r w:rsidRPr="00DF0082">
        <w:rPr>
          <w:rFonts w:ascii="Calibri" w:eastAsia="Times New Roman" w:hAnsi="Calibri" w:cs="Calibri"/>
          <w:color w:val="000000"/>
        </w:rPr>
        <w:t xml:space="preserve"> milligram, </w:t>
      </w:r>
      <w:r w:rsidRPr="00DF0082">
        <w:rPr>
          <w:rFonts w:ascii="Calibri" w:eastAsia="Times New Roman" w:hAnsi="Calibri" w:cs="Calibri"/>
          <w:b/>
          <w:bCs/>
          <w:color w:val="000000"/>
        </w:rPr>
        <w:t>PE:</w:t>
      </w:r>
      <w:r w:rsidRPr="00DF0082">
        <w:rPr>
          <w:rFonts w:ascii="Calibri" w:eastAsia="Times New Roman" w:hAnsi="Calibri" w:cs="Calibri"/>
          <w:color w:val="000000"/>
        </w:rPr>
        <w:t xml:space="preserve"> phenytoin equivalents, </w:t>
      </w:r>
      <w:r w:rsidRPr="00DF0082">
        <w:rPr>
          <w:rFonts w:ascii="Calibri" w:eastAsia="Times New Roman" w:hAnsi="Calibri" w:cs="Calibri"/>
          <w:b/>
          <w:bCs/>
          <w:color w:val="000000"/>
        </w:rPr>
        <w:t>PO:</w:t>
      </w:r>
      <w:r w:rsidRPr="00DF0082">
        <w:rPr>
          <w:rFonts w:ascii="Calibri" w:eastAsia="Times New Roman" w:hAnsi="Calibri" w:cs="Calibri"/>
          <w:color w:val="000000"/>
        </w:rPr>
        <w:t xml:space="preserve"> per </w:t>
      </w:r>
      <w:proofErr w:type="spellStart"/>
      <w:r w:rsidRPr="00DF0082">
        <w:rPr>
          <w:rFonts w:ascii="Calibri" w:eastAsia="Times New Roman" w:hAnsi="Calibri" w:cs="Calibri"/>
          <w:color w:val="000000"/>
        </w:rPr>
        <w:t>orem</w:t>
      </w:r>
      <w:proofErr w:type="spellEnd"/>
      <w:r w:rsidRPr="00DF0082">
        <w:rPr>
          <w:rFonts w:ascii="Calibri" w:eastAsia="Times New Roman" w:hAnsi="Calibri" w:cs="Calibri"/>
          <w:color w:val="000000"/>
        </w:rPr>
        <w:t xml:space="preserve">, </w:t>
      </w:r>
      <w:r w:rsidRPr="00DF0082">
        <w:rPr>
          <w:rFonts w:ascii="Calibri" w:eastAsia="Times New Roman" w:hAnsi="Calibri" w:cs="Calibri"/>
          <w:b/>
          <w:bCs/>
          <w:color w:val="000000"/>
        </w:rPr>
        <w:t>PR:</w:t>
      </w:r>
      <w:r w:rsidRPr="00DF0082">
        <w:rPr>
          <w:rFonts w:ascii="Calibri" w:eastAsia="Times New Roman" w:hAnsi="Calibri" w:cs="Calibri"/>
          <w:color w:val="000000"/>
        </w:rPr>
        <w:t xml:space="preserve"> per rectum. </w:t>
      </w:r>
    </w:p>
    <w:p w14:paraId="48362445" w14:textId="77777777" w:rsidR="00DF0082" w:rsidRDefault="00DF0082"/>
    <w:p w14:paraId="696AFA1E" w14:textId="77777777" w:rsidR="00DF0082" w:rsidRDefault="00DF0082"/>
    <w:p w14:paraId="689725E3" w14:textId="77777777" w:rsidR="00DF0082" w:rsidRPr="00DF0082" w:rsidRDefault="00DF0082" w:rsidP="00DF0082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F0082">
        <w:t>1.</w:t>
      </w:r>
      <w:r w:rsidRPr="00DF0082">
        <w:tab/>
        <w:t>Brophy GM, Bell R, Claassen J, et al. Guidelines for the evaluation and management of status epilepticus. Neurocrit Care 2012;17:3-23.</w:t>
      </w:r>
    </w:p>
    <w:p w14:paraId="57E66A85" w14:textId="77777777" w:rsidR="00DF0082" w:rsidRPr="00DF0082" w:rsidRDefault="00DF0082" w:rsidP="00DF0082">
      <w:pPr>
        <w:pStyle w:val="EndNoteBibliography"/>
      </w:pPr>
      <w:r w:rsidRPr="00DF0082">
        <w:t>2.</w:t>
      </w:r>
      <w:r w:rsidRPr="00DF0082">
        <w:tab/>
        <w:t>Vasquez A, Gainza-Lein M, Abend NS, et al. First-line medication dosing in pediatric refractory status epilepticus. Neurology 2020;95:e2683-e2696.</w:t>
      </w:r>
    </w:p>
    <w:p w14:paraId="0EA88E2C" w14:textId="4406E75B" w:rsidR="00590331" w:rsidRDefault="00DF0082">
      <w:r>
        <w:fldChar w:fldCharType="end"/>
      </w:r>
    </w:p>
    <w:sectPr w:rsidR="0059033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fv9zrprpvzdnes9zqxettyt9tzzz9tw5dr&quot;&gt;Dosing and RSE library&lt;record-ids&gt;&lt;item&gt;2&lt;/item&gt;&lt;item&gt;4&lt;/item&gt;&lt;/record-ids&gt;&lt;/item&gt;&lt;/Libraries&gt;"/>
  </w:docVars>
  <w:rsids>
    <w:rsidRoot w:val="00DF0082"/>
    <w:rsid w:val="00590331"/>
    <w:rsid w:val="00DF00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F1C33B"/>
  <w15:chartTrackingRefBased/>
  <w15:docId w15:val="{40621DC5-23A8-433B-9F45-D19111FE38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DF008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DF008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F008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F008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F0082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5357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8771652">
          <w:marLeft w:val="-10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204</Words>
  <Characters>1168</Characters>
  <Application>Microsoft Office Word</Application>
  <DocSecurity>0</DocSecurity>
  <Lines>9</Lines>
  <Paragraphs>2</Paragraphs>
  <ScaleCrop>false</ScaleCrop>
  <Company/>
  <LinksUpToDate>false</LinksUpToDate>
  <CharactersWithSpaces>13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istinabarciaaguilar@gmail.com</dc:creator>
  <cp:keywords/>
  <dc:description/>
  <cp:lastModifiedBy>cristinabarciaaguilar@gmail.com</cp:lastModifiedBy>
  <cp:revision>1</cp:revision>
  <dcterms:created xsi:type="dcterms:W3CDTF">2022-01-19T11:15:00Z</dcterms:created>
  <dcterms:modified xsi:type="dcterms:W3CDTF">2022-01-19T11:18:00Z</dcterms:modified>
</cp:coreProperties>
</file>